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3C87F3AA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commentRangeStart w:id="0"/>
      <w:r w:rsidRPr="00E72B58">
        <w:rPr>
          <w:rFonts w:ascii="Times New Roman" w:eastAsia="Times New Roman" w:hAnsi="Times New Roman" w:cs="Times New Roman"/>
          <w:b/>
          <w:bCs/>
        </w:rPr>
        <w:t>Table 1</w:t>
      </w:r>
      <w:commentRangeEnd w:id="0"/>
      <w:r>
        <w:rPr>
          <w:rStyle w:val="CommentReference"/>
        </w:rPr>
        <w:commentReference w:id="0"/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  <w:r w:rsidR="00AA55ED">
        <w:rPr>
          <w:rFonts w:ascii="Times New Roman" w:eastAsia="Times New Roman" w:hAnsi="Times New Roman" w:cs="Times New Roman"/>
        </w:rPr>
        <w:t xml:space="preserve"> Tasks were re-ordered according to the chronological steps taken to carry out the primary goal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1B2E4EFC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1.</w:t>
            </w:r>
            <w:r w:rsidR="00AA55ED">
              <w:rPr>
                <w:rFonts w:ascii="Times New Roman" w:eastAsia="Times New Roman" w:hAnsi="Times New Roman" w:cs="Times New Roman"/>
                <w:b/>
              </w:rPr>
              <w:t>1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 w:rsidR="00AA55ED">
              <w:rPr>
                <w:rFonts w:ascii="Times New Roman" w:eastAsia="Times New Roman" w:hAnsi="Times New Roman" w:cs="Times New Roman"/>
                <w:b/>
              </w:rPr>
              <w:t xml:space="preserve"> &amp; assembly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66F7ED5" w14:textId="14E20D1C" w:rsidR="00DB4792" w:rsidRPr="00C933E6" w:rsidRDefault="00AA55ED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2B3D45AB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PacBio </w:t>
            </w:r>
            <w:r w:rsidR="00571167">
              <w:rPr>
                <w:rFonts w:ascii="Times New Roman" w:eastAsia="Times New Roman" w:hAnsi="Times New Roman" w:cs="Times New Roman"/>
              </w:rPr>
              <w:t xml:space="preserve">Library </w:t>
            </w:r>
            <w:r w:rsidRPr="00D417D1">
              <w:rPr>
                <w:rFonts w:ascii="Times New Roman" w:eastAsia="Times New Roman" w:hAnsi="Times New Roman" w:cs="Times New Roman"/>
              </w:rPr>
              <w:t>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046B4F4" w14:textId="2E1D2A2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9C3E178" w14:textId="3859EFA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5ACB6E47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IPA</w:t>
            </w:r>
            <w:r w:rsidR="00DB4792"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D355AF3" w14:textId="7F948CB2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0376B619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15C79CBB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7441AFDF" w14:textId="77777777" w:rsidTr="004E7C2D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3F1A6FD9" w14:textId="0619E152" w:rsidR="00AA55ED" w:rsidRPr="00D417D1" w:rsidRDefault="00AA55ED" w:rsidP="004E7C2D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1.</w:t>
            </w:r>
            <w:r>
              <w:rPr>
                <w:rFonts w:ascii="Times New Roman" w:eastAsia="Times New Roman" w:hAnsi="Times New Roman" w:cs="Times New Roman"/>
                <w:b/>
              </w:rPr>
              <w:t>2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AA55ED" w:rsidRPr="00D417D1" w14:paraId="616B330B" w14:textId="77777777" w:rsidTr="004E7C2D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04E84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24F1BB2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FE64ED6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AA55ED" w:rsidRPr="00D417D1" w14:paraId="3F8496C2" w14:textId="77777777" w:rsidTr="004E7C2D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8921BE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844CD1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27C242D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33B965B" w14:textId="77777777" w:rsidTr="004E7C2D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986418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D44E1D5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6987E8C" w14:textId="77777777" w:rsidR="00AA55ED" w:rsidRPr="00C933E6" w:rsidRDefault="00AA55ED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0EAE231" w14:textId="77777777" w:rsidTr="004E7C2D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003DE33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702CC2" w14:textId="2EAF715B" w:rsidR="00AA55ED" w:rsidRPr="00D417D1" w:rsidRDefault="00571167" w:rsidP="004E7C2D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Scaff10X</w:t>
            </w:r>
            <w:r w:rsidR="00AA55ED"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6ADB44E" w14:textId="243CB645" w:rsidR="00AA55ED" w:rsidRPr="00C933E6" w:rsidRDefault="00571167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AA55ED" w:rsidRPr="00D417D1" w14:paraId="1D6FAFA3" w14:textId="77777777" w:rsidTr="004E7C2D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F41AB7" w14:textId="77777777" w:rsidR="00AA55ED" w:rsidRPr="00D417D1" w:rsidRDefault="00AA55ED" w:rsidP="004E7C2D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8B198B3" w14:textId="68370F1C" w:rsidR="00AA55ED" w:rsidRPr="00D417D1" w:rsidRDefault="00571167" w:rsidP="004E7C2D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58E4165" w14:textId="13BC9E2B" w:rsidR="00AA55ED" w:rsidRPr="00C933E6" w:rsidRDefault="00571167" w:rsidP="004E7C2D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8DC376" w14:textId="16537ECE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D58516C" w14:textId="246608B8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E6448E9" w14:textId="18851D6B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3A49332D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23937969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BUSCO &amp; Summary Statistic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3A1706ED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3902722A" w:rsidR="00DB4792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</w:rPr>
              <w:t>Chromonomer</w:t>
            </w:r>
            <w:proofErr w:type="spellEnd"/>
            <w:r>
              <w:rPr>
                <w:rFonts w:ascii="Times New Roman" w:eastAsia="Times New Roman" w:hAnsi="Times New Roman" w:cs="Times New Roman"/>
              </w:rPr>
              <w:t xml:space="preserve"> chromosome ancho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09B34074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7802CAA8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2. Estimate contemporary Ne using RAD-seq data &amp; </w:t>
            </w:r>
            <w:r w:rsidR="00571167">
              <w:rPr>
                <w:rFonts w:ascii="Times New Roman" w:eastAsia="Times New Roman" w:hAnsi="Times New Roman" w:cs="Times New Roman"/>
                <w:b/>
                <w:u w:val="single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lastRenderedPageBreak/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C5D3333" w14:textId="44ACC913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34CF717F" w14:textId="3327FBB2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e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167267D3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Temporal Ne</w:t>
            </w:r>
          </w:p>
          <w:p w14:paraId="0F24F243" w14:textId="3E05C359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65E37649" w:rsidR="00DB4792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655AF0B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4E1D145" w14:textId="376FB8B2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. Quantify Genetic Diversit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625F9CA" w14:textId="30C5C903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Theta estimate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9EC9D49" w14:textId="3F148333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commentRangeStart w:id="1"/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  <w:commentRangeEnd w:id="1"/>
            <w:r w:rsidR="00571167">
              <w:rPr>
                <w:rStyle w:val="CommentReference"/>
              </w:rPr>
              <w:commentReference w:id="1"/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-seq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lastRenderedPageBreak/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676B48BE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6CDDC291" w:rsidR="00DB4792" w:rsidRPr="00D417D1" w:rsidRDefault="00571167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39447CE8" w14:textId="77777777" w:rsidTr="00527698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7A9CD3EF" w14:textId="77777777" w:rsidTr="00527698">
        <w:trPr>
          <w:trHeight w:val="320"/>
        </w:trPr>
        <w:tc>
          <w:tcPr>
            <w:tcW w:w="2324" w:type="dxa"/>
            <w:vMerge/>
            <w:tcBorders>
              <w:left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571167" w:rsidRPr="00D417D1" w14:paraId="1FDA8772" w14:textId="77777777" w:rsidTr="00527698">
        <w:trPr>
          <w:trHeight w:val="320"/>
        </w:trPr>
        <w:tc>
          <w:tcPr>
            <w:tcW w:w="2324" w:type="dxa"/>
            <w:vMerge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8E8C0" w14:textId="77777777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03A5C294" w14:textId="06CA4F2B" w:rsidR="00571167" w:rsidRPr="00D417D1" w:rsidRDefault="00571167" w:rsidP="009D326B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K-mer analysi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265D6B" w14:textId="13CC8B62" w:rsidR="00571167" w:rsidRPr="00C933E6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commentRangeStart w:id="2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  <w:commentRangeEnd w:id="2"/>
            <w:r w:rsidR="00571167">
              <w:rPr>
                <w:rStyle w:val="CommentReference"/>
              </w:rPr>
              <w:commentReference w:id="2"/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30BE122B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5331862B" w:rsidR="00DB4792" w:rsidRPr="00D417D1" w:rsidRDefault="00571167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N/A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ED51A97" w14:textId="7CCCEF46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353E0E8" w14:textId="750448D4" w:rsidR="00C1719A" w:rsidRDefault="00C1719A" w:rsidP="00704EFA">
      <w:pPr>
        <w:rPr>
          <w:rFonts w:ascii="Times New Roman" w:eastAsia="Times New Roman" w:hAnsi="Times New Roman" w:cs="Times New Roman"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>
        <w:rPr>
          <w:rFonts w:ascii="Times" w:hAnsi="Times"/>
          <w:b/>
          <w:bCs/>
        </w:rPr>
        <w:t>7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Genotypes of individuals</w:t>
      </w:r>
    </w:p>
    <w:p w14:paraId="406AE846" w14:textId="605D97A0" w:rsidR="00C1719A" w:rsidRDefault="00C1719A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4077BB18" w14:textId="0DE64B45" w:rsidR="001C1AF9" w:rsidRDefault="009B34E3" w:rsidP="00704EFA">
      <w:pPr>
        <w:rPr>
          <w:rFonts w:ascii="Times New Roman" w:eastAsia="Times New Roman" w:hAnsi="Times New Roman" w:cs="Times New Roman"/>
        </w:rPr>
      </w:pPr>
      <w:r w:rsidRPr="00704EFA">
        <w:rPr>
          <w:rFonts w:ascii="Times" w:hAnsi="Times"/>
          <w:b/>
          <w:bCs/>
        </w:rPr>
        <w:lastRenderedPageBreak/>
        <w:t xml:space="preserve">Table </w:t>
      </w:r>
      <w:r w:rsidR="00C1719A">
        <w:rPr>
          <w:rFonts w:ascii="Times" w:hAnsi="Times"/>
          <w:b/>
          <w:bCs/>
        </w:rPr>
        <w:t>8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Genotypes of individuals at loci associated with sex.</w:t>
      </w:r>
    </w:p>
    <w:tbl>
      <w:tblPr>
        <w:tblW w:w="4362" w:type="dxa"/>
        <w:tblLook w:val="04A0" w:firstRow="1" w:lastRow="0" w:firstColumn="1" w:lastColumn="0" w:noHBand="0" w:noVBand="1"/>
      </w:tblPr>
      <w:tblGrid>
        <w:gridCol w:w="1300"/>
        <w:gridCol w:w="1531"/>
        <w:gridCol w:w="1531"/>
      </w:tblGrid>
      <w:tr w:rsidR="00AA55ED" w:rsidRPr="00AA55ED" w14:paraId="733CFDEE" w14:textId="77777777" w:rsidTr="00AA55ED">
        <w:trPr>
          <w:trHeight w:val="242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F026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 </w:t>
            </w:r>
          </w:p>
        </w:tc>
        <w:tc>
          <w:tcPr>
            <w:tcW w:w="1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B3581" w14:textId="788FA87D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g05</w:t>
            </w: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_</w:t>
            </w: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5249</w:t>
            </w:r>
          </w:p>
        </w:tc>
        <w:tc>
          <w:tcPr>
            <w:tcW w:w="153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306FC8" w14:textId="583542FA" w:rsidR="00AA55ED" w:rsidRPr="00AA55ED" w:rsidRDefault="00AA55ED" w:rsidP="00AA55ED">
            <w:pP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lg05</w:t>
            </w:r>
            <w:r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_</w:t>
            </w:r>
            <w:r w:rsidRPr="00AA55ED">
              <w:rPr>
                <w:rFonts w:ascii="Calibri" w:eastAsia="Times New Roman" w:hAnsi="Calibri" w:cs="Calibri"/>
                <w:color w:val="000000"/>
                <w:sz w:val="21"/>
                <w:szCs w:val="21"/>
              </w:rPr>
              <w:t>1885251</w:t>
            </w:r>
          </w:p>
        </w:tc>
      </w:tr>
      <w:tr w:rsidR="00AA55ED" w:rsidRPr="00AA55ED" w14:paraId="67E6C790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CA2DE8" w14:textId="21D58B2F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74FE51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13711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3FD750D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B82C657" w14:textId="3BD1AA1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FFC81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9AB844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54977752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D80507C" w14:textId="6BDF9C9C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E9C79F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FEE4A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24C95239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1C960A6" w14:textId="0ACA3A7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58DB4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858E15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7CFDC8A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A640E1A" w14:textId="10890D0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B7DDA8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6355A2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B01B72F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4C5C38" w14:textId="5D6D7EB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87AB22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10510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0A9214D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BDD7C16" w14:textId="64AF4747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AEE352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F79045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CCCFCD8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6F65AF" w14:textId="0304CCF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39CB4D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DD2031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7EE3679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F0CB77F" w14:textId="726BC44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5E8527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B1469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4E4773E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8AC802C" w14:textId="6952F095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CBDE503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C07737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5E9DBB71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BBF3A0C" w14:textId="2EC1B01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22C4D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AE718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8D28BD9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2CB5DB" w14:textId="4826F1E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2497EF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89936A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575F4B8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04BBBF4" w14:textId="2542E4A1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4765B5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B9B722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A03791F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939E813" w14:textId="34777E72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D88E15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739A88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A297070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24A5C92" w14:textId="537342D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CE43B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909059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09A59FB0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2CB6410" w14:textId="7F8122F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CA787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57BCE4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1E9AB7D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1EBDC42" w14:textId="288AAC87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6DA81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9D66B9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73A2A2E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64A005" w14:textId="1913BEA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7B5BAFD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775A4A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1DEB2CCA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D70F131" w14:textId="0EBBA5F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0E1AD6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CC648F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35342BC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222062A" w14:textId="104DD07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E536FB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1F1C6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9BA80E4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C3410A0" w14:textId="16356C3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46E73E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627F4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1437985D" w14:textId="77777777" w:rsidTr="00AA55ED">
        <w:trPr>
          <w:trHeight w:val="25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2EF9574" w14:textId="498117C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C4548D4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9079DA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7BE2336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3DCDDF6" w14:textId="51D070BE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3BE65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4010F8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D6C2823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4598EAF" w14:textId="1955E21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AC38EA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B44E75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4AB6BC88" w14:textId="77777777" w:rsidTr="00AA55ED">
        <w:trPr>
          <w:trHeight w:val="26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94C8249" w14:textId="797C9E9A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72EED8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E5A568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79A91D7C" w14:textId="77777777" w:rsidTr="00AA55ED">
        <w:trPr>
          <w:trHeight w:val="161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F6B836C" w14:textId="1BC5DCB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A9DB42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F1527E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1EDF437F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7DD2A4F" w14:textId="6F37EFC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AAD1A1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DCF258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0480926" w14:textId="77777777" w:rsidTr="00AA55ED">
        <w:trPr>
          <w:trHeight w:val="26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62D335A" w14:textId="1E41DCA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F180A3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184BD571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520999A9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693BA04" w14:textId="65D4C4A1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5402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DF7447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B160E88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558D6D6" w14:textId="3CE1361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C36C5E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C5319E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1D4BB263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838603C" w14:textId="40ACE21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5D095B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E0B947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626620EF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C073DED" w14:textId="70618DC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CDFB59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D47467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34DF1322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30A608C" w14:textId="34634C89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402687AB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12F766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6699271F" w14:textId="77777777" w:rsidTr="00AA55ED">
        <w:trPr>
          <w:trHeight w:val="27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CEDC987" w14:textId="0D2AD8F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959398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6EFFCE4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2B805AFA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C7ECC6C" w14:textId="7B0B513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774FDE3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6E3CBF3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4E7BE678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762EF312" w14:textId="76F2750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22FF9F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05955F7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01EDE599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024567B3" w14:textId="08E9238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BA7E79D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336D449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37191809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E8DD8A7" w14:textId="79CE6754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42BD4FB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3A90B0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137075A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8BBDAEC" w14:textId="74CF50E6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9CA7EC7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86E797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53AE3350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721CCDB" w14:textId="1E816C88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6BCBA2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13D9C9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CEA85F1" w14:textId="77777777" w:rsidTr="00AA55ED">
        <w:trPr>
          <w:trHeight w:val="188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F35CB4" w14:textId="78D8DCA2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383AA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B2F33FF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5C0732F4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5C215341" w14:textId="0F5C34BF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583C34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2AE6318A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67E2EB75" w14:textId="77777777" w:rsidTr="00AA55ED">
        <w:trPr>
          <w:trHeight w:val="197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1B3AA0D8" w14:textId="0AF17945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3394F05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8993069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7B2AC4CE" w14:textId="77777777" w:rsidTr="00AA55ED">
        <w:trPr>
          <w:trHeight w:val="206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076FD401" w14:textId="01C4165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824DE70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697651BE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390463A1" w14:textId="77777777" w:rsidTr="00AA55ED">
        <w:trPr>
          <w:trHeight w:val="32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32CD0A6C" w14:textId="1D38FD9B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F15A72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A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CBB504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TT</w:t>
            </w:r>
          </w:p>
        </w:tc>
      </w:tr>
      <w:tr w:rsidR="00AA55ED" w:rsidRPr="00AA55ED" w14:paraId="452BE3C0" w14:textId="77777777" w:rsidTr="00AA55ED">
        <w:trPr>
          <w:trHeight w:val="170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C6EFCE"/>
            <w:noWrap/>
            <w:vAlign w:val="bottom"/>
            <w:hideMark/>
          </w:tcPr>
          <w:p w14:paraId="786EE03E" w14:textId="0F6B896D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006100"/>
                <w:sz w:val="21"/>
                <w:szCs w:val="21"/>
              </w:rPr>
              <w:t>fe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509D92AC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A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B9C"/>
            <w:noWrap/>
            <w:vAlign w:val="bottom"/>
            <w:hideMark/>
          </w:tcPr>
          <w:p w14:paraId="4810BCE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5700"/>
                <w:sz w:val="21"/>
                <w:szCs w:val="21"/>
              </w:rPr>
              <w:t>GT</w:t>
            </w:r>
          </w:p>
        </w:tc>
      </w:tr>
      <w:tr w:rsidR="00AA55ED" w:rsidRPr="00AA55ED" w14:paraId="4C5968A4" w14:textId="77777777" w:rsidTr="00AA55ED">
        <w:trPr>
          <w:trHeight w:val="17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FCD23ED" w14:textId="2B2849D0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3BE81982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522764F8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  <w:tr w:rsidR="00AA55ED" w:rsidRPr="00AA55ED" w14:paraId="0B21DD1C" w14:textId="77777777" w:rsidTr="00AA55ED">
        <w:trPr>
          <w:trHeight w:val="89"/>
        </w:trPr>
        <w:tc>
          <w:tcPr>
            <w:tcW w:w="13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D1040A9" w14:textId="16D7CBB3" w:rsidR="00AA55ED" w:rsidRPr="00AA55ED" w:rsidRDefault="00AA55ED" w:rsidP="00AA55ED">
            <w:pPr>
              <w:jc w:val="right"/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male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138D4826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  <w:tc>
          <w:tcPr>
            <w:tcW w:w="1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C7CE"/>
            <w:noWrap/>
            <w:vAlign w:val="bottom"/>
            <w:hideMark/>
          </w:tcPr>
          <w:p w14:paraId="2E15887D" w14:textId="77777777" w:rsidR="00AA55ED" w:rsidRPr="00AA55ED" w:rsidRDefault="00AA55ED" w:rsidP="00AA55ED">
            <w:pPr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</w:pPr>
            <w:r w:rsidRPr="00AA55ED">
              <w:rPr>
                <w:rFonts w:ascii="Calibri" w:eastAsia="Times New Roman" w:hAnsi="Calibri" w:cs="Calibri"/>
                <w:color w:val="9C0006"/>
                <w:sz w:val="21"/>
                <w:szCs w:val="21"/>
              </w:rPr>
              <w:t>GG</w:t>
            </w:r>
          </w:p>
        </w:tc>
      </w:tr>
    </w:tbl>
    <w:p w14:paraId="474F427D" w14:textId="77777777" w:rsidR="009B34E3" w:rsidRPr="001D12B7" w:rsidRDefault="009B34E3" w:rsidP="00704EFA">
      <w:pPr>
        <w:rPr>
          <w:rFonts w:ascii="Times" w:hAnsi="Times"/>
        </w:rPr>
      </w:pPr>
    </w:p>
    <w:p w14:paraId="14178113" w14:textId="43DE37A4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t xml:space="preserve">Table </w:t>
      </w:r>
      <w:r w:rsidR="00C1719A">
        <w:rPr>
          <w:rFonts w:ascii="Times" w:hAnsi="Times"/>
          <w:b/>
          <w:bCs/>
        </w:rPr>
        <w:t>9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Table of the regions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AA55ED">
          <w:pgSz w:w="12240" w:h="15840"/>
          <w:pgMar w:top="1305" w:right="1440" w:bottom="792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674E6FC2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r w:rsidR="00967672">
        <w:rPr>
          <w:rFonts w:ascii="Times New Roman" w:eastAsia="Times New Roman" w:hAnsi="Times New Roman" w:cs="Times New Roman"/>
        </w:rPr>
        <w:t xml:space="preserve">independent </w:t>
      </w:r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) Tissue from male and female delta smelt are sampled from the captive</w:t>
      </w:r>
      <w:r w:rsidR="00967672">
        <w:rPr>
          <w:rFonts w:ascii="Times New Roman" w:eastAsia="Times New Roman" w:hAnsi="Times New Roman" w:cs="Times New Roman"/>
        </w:rPr>
        <w:t xml:space="preserve"> population</w:t>
      </w:r>
      <w:r>
        <w:rPr>
          <w:rFonts w:ascii="Times New Roman" w:eastAsia="Times New Roman" w:hAnsi="Times New Roman" w:cs="Times New Roman"/>
        </w:rPr>
        <w:t xml:space="preserve"> at the FCCL. B) HMW DNA is extracted from the fish tissue samples. C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 xml:space="preserve">quality control for each of the three NGS technologies (linked-read, long-read and hi-c). D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G) </w:t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3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3"/>
      <w:r w:rsidR="00967672">
        <w:rPr>
          <w:rStyle w:val="CommentReference"/>
        </w:rPr>
        <w:commentReference w:id="3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4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4"/>
      <w:r w:rsidR="00967672">
        <w:rPr>
          <w:rStyle w:val="CommentReference"/>
        </w:rPr>
        <w:commentReference w:id="4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3E5BF940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  <w:r w:rsidR="009B34E3">
        <w:rPr>
          <w:rFonts w:ascii="Times New Roman" w:eastAsia="Times New Roman" w:hAnsi="Times New Roman" w:cs="Times New Roman"/>
        </w:rPr>
        <w:t xml:space="preserve"> 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6D89C5A" w14:textId="75B0AB82" w:rsidR="00F569D9" w:rsidRDefault="00F569D9">
      <w:pPr>
        <w:rPr>
          <w:rFonts w:ascii="Times New Roman" w:eastAsia="Times New Roman" w:hAnsi="Times New Roman" w:cs="Times New Roman"/>
        </w:rPr>
      </w:pPr>
    </w:p>
    <w:p w14:paraId="08658F90" w14:textId="4FE92631" w:rsidR="00316F57" w:rsidRDefault="003B6B0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42CA2E52" wp14:editId="7A7306FB">
            <wp:extent cx="5943600" cy="39624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AFF0A" w14:textId="53BC0983" w:rsidR="00766D63" w:rsidRDefault="00766D63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FC5D82E" wp14:editId="5B8C1DE5">
            <wp:extent cx="5943600" cy="396240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4E8F5F26" w:rsidR="00B364D1" w:rsidRDefault="00B364D1">
      <w:pPr>
        <w:rPr>
          <w:rFonts w:ascii="Times New Roman" w:eastAsia="Times New Roman" w:hAnsi="Times New Roman" w:cs="Times New Roman"/>
        </w:rPr>
      </w:pPr>
      <w:commentRangeStart w:id="5"/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commentRangeEnd w:id="5"/>
      <w:r w:rsidR="00766D63">
        <w:rPr>
          <w:rStyle w:val="CommentReference"/>
        </w:rPr>
        <w:commentReference w:id="5"/>
      </w:r>
      <w:r w:rsidRPr="00F569D9">
        <w:rPr>
          <w:rFonts w:ascii="Times New Roman" w:eastAsia="Times New Roman" w:hAnsi="Times New Roman" w:cs="Times New Roman"/>
          <w:b/>
          <w:bCs/>
        </w:rPr>
        <w:t>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 xml:space="preserve">temporal </w:t>
      </w:r>
      <w:r>
        <w:rPr>
          <w:rFonts w:ascii="Times New Roman" w:eastAsia="Times New Roman" w:hAnsi="Times New Roman" w:cs="Times New Roman"/>
        </w:rPr>
        <w:t>estimates</w:t>
      </w:r>
      <w:r w:rsidR="003B6B00">
        <w:rPr>
          <w:rFonts w:ascii="Times New Roman" w:eastAsia="Times New Roman" w:hAnsi="Times New Roman" w:cs="Times New Roman"/>
        </w:rPr>
        <w:t>––</w:t>
      </w:r>
      <w:r w:rsidR="00905DC8">
        <w:rPr>
          <w:rFonts w:ascii="Times New Roman" w:eastAsia="Times New Roman" w:hAnsi="Times New Roman" w:cs="Times New Roman"/>
        </w:rPr>
        <w:t xml:space="preserve">with high and low </w:t>
      </w:r>
      <w:r w:rsidR="003B6B00">
        <w:rPr>
          <w:rFonts w:ascii="Times New Roman" w:eastAsia="Times New Roman" w:hAnsi="Times New Roman" w:cs="Times New Roman"/>
        </w:rPr>
        <w:t xml:space="preserve">parametric </w:t>
      </w:r>
      <w:r w:rsidR="00905DC8">
        <w:rPr>
          <w:rFonts w:ascii="Times New Roman" w:eastAsia="Times New Roman" w:hAnsi="Times New Roman" w:cs="Times New Roman"/>
        </w:rPr>
        <w:t>confidence intervals</w:t>
      </w:r>
      <w:r>
        <w:rPr>
          <w:rFonts w:ascii="Times New Roman" w:eastAsia="Times New Roman" w:hAnsi="Times New Roman" w:cs="Times New Roman"/>
        </w:rPr>
        <w:t xml:space="preserve"> of</w:t>
      </w:r>
      <w:r w:rsidR="003B6B00">
        <w:rPr>
          <w:rFonts w:ascii="Times New Roman" w:eastAsia="Times New Roman" w:hAnsi="Times New Roman" w:cs="Times New Roman"/>
        </w:rPr>
        <w:t xml:space="preserve"> the</w:t>
      </w:r>
      <w:r>
        <w:rPr>
          <w:rFonts w:ascii="Times New Roman" w:eastAsia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</w:t>
      </w:r>
      <w:r w:rsidR="003B6B00">
        <w:rPr>
          <w:rFonts w:ascii="Times New Roman" w:eastAsia="Times New Roman" w:hAnsi="Times New Roman" w:cs="Times New Roman"/>
        </w:rPr>
        <w:t xml:space="preserve">of wild delta smelt cohorts </w:t>
      </w:r>
      <w:r w:rsidR="00F569D9">
        <w:rPr>
          <w:rFonts w:ascii="Times New Roman" w:eastAsia="Times New Roman" w:hAnsi="Times New Roman" w:cs="Times New Roman"/>
        </w:rPr>
        <w:t xml:space="preserve">from </w:t>
      </w:r>
      <w:r w:rsidR="003B6B00">
        <w:rPr>
          <w:rFonts w:ascii="Times New Roman" w:eastAsia="Times New Roman" w:hAnsi="Times New Roman" w:cs="Times New Roman"/>
        </w:rPr>
        <w:t xml:space="preserve">birth year </w:t>
      </w:r>
      <w:r w:rsidR="00F569D9">
        <w:rPr>
          <w:rFonts w:ascii="Times New Roman" w:eastAsia="Times New Roman" w:hAnsi="Times New Roman" w:cs="Times New Roman"/>
        </w:rPr>
        <w:t>1995 to 2019</w:t>
      </w:r>
      <w:r w:rsidR="00905DC8">
        <w:rPr>
          <w:rFonts w:ascii="Times New Roman" w:eastAsia="Times New Roman" w:hAnsi="Times New Roman" w:cs="Times New Roman"/>
        </w:rPr>
        <w:t xml:space="preserve"> and a </w:t>
      </w:r>
      <w:proofErr w:type="spellStart"/>
      <w:r w:rsidR="00905DC8">
        <w:rPr>
          <w:rFonts w:ascii="Times New Roman" w:eastAsia="Times New Roman" w:hAnsi="Times New Roman" w:cs="Times New Roman"/>
        </w:rPr>
        <w:t>PCrit</w:t>
      </w:r>
      <w:proofErr w:type="spellEnd"/>
      <w:r w:rsidR="00905DC8">
        <w:rPr>
          <w:rFonts w:ascii="Times New Roman" w:eastAsia="Times New Roman" w:hAnsi="Times New Roman" w:cs="Times New Roman"/>
        </w:rPr>
        <w:t xml:space="preserve"> threshold of 0.05</w:t>
      </w:r>
      <w:r w:rsidR="003B6B00">
        <w:rPr>
          <w:rFonts w:ascii="Times New Roman" w:eastAsia="Times New Roman" w:hAnsi="Times New Roman" w:cs="Times New Roman"/>
        </w:rPr>
        <w:t>––</w:t>
      </w:r>
      <w:r w:rsidR="00F569D9">
        <w:rPr>
          <w:rFonts w:ascii="Times New Roman" w:eastAsia="Times New Roman" w:hAnsi="Times New Roman" w:cs="Times New Roman"/>
        </w:rPr>
        <w:t xml:space="preserve">using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</w:t>
      </w:r>
      <w:r w:rsidR="00905DC8">
        <w:rPr>
          <w:rFonts w:ascii="Times New Roman" w:eastAsia="Times New Roman" w:hAnsi="Times New Roman" w:cs="Times New Roman"/>
        </w:rPr>
        <w:t xml:space="preserve">. A) 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</w:t>
      </w:r>
      <w:r w:rsidR="00905DC8">
        <w:rPr>
          <w:rFonts w:ascii="Times New Roman" w:eastAsia="Times New Roman" w:hAnsi="Times New Roman" w:cs="Times New Roman"/>
        </w:rPr>
        <w:t>;</w:t>
      </w:r>
      <w:r w:rsidR="00F569D9">
        <w:rPr>
          <w:rFonts w:ascii="Times New Roman" w:eastAsia="Times New Roman" w:hAnsi="Times New Roman" w:cs="Times New Roman"/>
        </w:rPr>
        <w:t xml:space="preserve"> </w:t>
      </w:r>
      <w:r w:rsidR="00905DC8">
        <w:rPr>
          <w:rFonts w:ascii="Times New Roman" w:eastAsia="Times New Roman" w:hAnsi="Times New Roman" w:cs="Times New Roman"/>
        </w:rPr>
        <w:t xml:space="preserve">B) </w:t>
      </w:r>
      <w:proofErr w:type="spellStart"/>
      <w:r w:rsidR="00F569D9">
        <w:rPr>
          <w:rFonts w:ascii="Times New Roman" w:eastAsia="Times New Roman" w:hAnsi="Times New Roman" w:cs="Times New Roman"/>
        </w:rPr>
        <w:t>Nei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Tajima (green)</w:t>
      </w:r>
      <w:r w:rsidR="00905DC8">
        <w:rPr>
          <w:rFonts w:ascii="Times New Roman" w:eastAsia="Times New Roman" w:hAnsi="Times New Roman" w:cs="Times New Roman"/>
        </w:rPr>
        <w:t>; C)</w:t>
      </w:r>
      <w:r w:rsidR="00F569D9">
        <w:rPr>
          <w:rFonts w:ascii="Times New Roman" w:eastAsia="Times New Roman" w:hAnsi="Times New Roman" w:cs="Times New Roman"/>
        </w:rPr>
        <w:t xml:space="preserve"> Pollak (blue</w:t>
      </w:r>
      <w:r w:rsidR="00905DC8">
        <w:rPr>
          <w:rFonts w:ascii="Times New Roman" w:eastAsia="Times New Roman" w:hAnsi="Times New Roman" w:cs="Times New Roman"/>
        </w:rPr>
        <w:t xml:space="preserve">); D) Average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905DC8">
        <w:rPr>
          <w:rFonts w:ascii="Times New Roman" w:eastAsia="Times New Roman" w:hAnsi="Times New Roman" w:cs="Times New Roman"/>
          <w:bCs/>
          <w:iCs/>
          <w:lang w:val="en"/>
        </w:rPr>
        <w:t xml:space="preserve"> estimates </w:t>
      </w:r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taken from all three methods of estimating one-generation temporal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. Lower 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 occur more frequently in more recent years and show narrower confidence intervals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501A02CD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</w:t>
      </w:r>
      <w:r w:rsidR="002B5B5D">
        <w:rPr>
          <w:rFonts w:ascii="Times New Roman" w:eastAsia="Times New Roman" w:hAnsi="Times New Roman" w:cs="Times New Roman"/>
        </w:rPr>
        <w:t xml:space="preserve">generation </w:t>
      </w:r>
      <w:r w:rsidR="00F569D9">
        <w:rPr>
          <w:rFonts w:ascii="Times New Roman" w:eastAsia="Times New Roman" w:hAnsi="Times New Roman" w:cs="Times New Roman"/>
        </w:rPr>
        <w:t xml:space="preserve">scatter plot of temporal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.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 above 10,000 were given a value of 10,000 and negativ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, which indicate the tru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>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>Estimations in all three temporal method estimators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(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Jorde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Ryman, 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Nei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Tajima, and Pollak)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show a broad decline in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estimates in more recent generations. This is exhibited by 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an observed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estimates above </w:t>
      </w:r>
      <w:proofErr w:type="gram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10,000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, and</w:t>
      </w:r>
      <w:proofErr w:type="gramEnd"/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negative estimates in more recent generations.</w:t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40CDF794" w14:textId="24F1E70D" w:rsidR="00912A7B" w:rsidRDefault="00912A7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6F39ADE5" wp14:editId="50456240">
            <wp:extent cx="5943600" cy="3962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5B19B774" w:rsidR="00626557" w:rsidRDefault="00626557" w:rsidP="007D50F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>Watterson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’s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with regression lines and 0.95 confidence intervals.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Genetic diversity broadly declines from the early 1990’s to 2020. The more substantial decrease observed in Watterson’s theta over the time period is expected when a population has declined</w:t>
      </w:r>
      <w:r w:rsidR="007D50F7">
        <w:rPr>
          <w:rFonts w:ascii="Times New Roman" w:eastAsia="Times New Roman" w:hAnsi="Times New Roman" w:cs="Times New Roman"/>
          <w:bCs/>
          <w:iCs/>
          <w:lang w:val="en"/>
        </w:rPr>
        <w:t xml:space="preserve"> or is currently declining in size because low frequency alleles are rapidly lost from a population. The slight uptick in genetic diversity shown birth years 2018 to 2020 is more likely due to a technical artifact create from a mandatory change in the number of base pairs attached to a given </w:t>
      </w:r>
      <w:proofErr w:type="gramStart"/>
      <w:r w:rsidR="007D50F7">
        <w:rPr>
          <w:rFonts w:ascii="Times New Roman" w:eastAsia="Times New Roman" w:hAnsi="Times New Roman" w:cs="Times New Roman"/>
          <w:bCs/>
          <w:iCs/>
          <w:lang w:val="en"/>
        </w:rPr>
        <w:t>RAD-tag</w:t>
      </w:r>
      <w:proofErr w:type="gramEnd"/>
      <w:r w:rsidR="007D50F7">
        <w:rPr>
          <w:rFonts w:ascii="Times New Roman" w:eastAsia="Times New Roman" w:hAnsi="Times New Roman" w:cs="Times New Roman"/>
          <w:bCs/>
          <w:iCs/>
          <w:lang w:val="en"/>
        </w:rPr>
        <w:t>. Previous years (1995 to 2017) had two sets of 100 base pairs associated with each tag, whereas 2018 to 2020 at 150 base pairs associated––an increase of 50%. Thus, more base pair substitutions were likely captured on each tag.</w:t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31C66A85" w:rsidR="000549D5" w:rsidRDefault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</w:t>
      </w:r>
      <w:r>
        <w:rPr>
          <w:rFonts w:ascii="Times New Roman" w:eastAsia="Times New Roman" w:hAnsi="Times New Roman" w:cs="Times New Roman"/>
          <w:b/>
          <w:bCs/>
        </w:rPr>
        <w:t>1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Ensi</w:t>
      </w:r>
    </w:p>
    <w:p w14:paraId="42951301" w14:textId="36F59F3A" w:rsidR="00C1719A" w:rsidRDefault="00C1719A" w:rsidP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2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Ensi</w:t>
      </w:r>
    </w:p>
    <w:p w14:paraId="6C06E567" w14:textId="1ECEF70F" w:rsidR="00C1719A" w:rsidRDefault="00C1719A" w:rsidP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</w:t>
      </w:r>
      <w:r>
        <w:rPr>
          <w:rFonts w:ascii="Times New Roman" w:eastAsia="Times New Roman" w:hAnsi="Times New Roman" w:cs="Times New Roman"/>
          <w:b/>
          <w:bCs/>
        </w:rPr>
        <w:t>3</w:t>
      </w:r>
      <w:r>
        <w:rPr>
          <w:rFonts w:ascii="Times New Roman" w:eastAsia="Times New Roman" w:hAnsi="Times New Roman" w:cs="Times New Roman"/>
        </w:rPr>
        <w:t xml:space="preserve"> Ensi</w:t>
      </w:r>
    </w:p>
    <w:p w14:paraId="783E5BBA" w14:textId="52EDAA98" w:rsidR="00C1719A" w:rsidRDefault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4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Ensi</w:t>
      </w:r>
    </w:p>
    <w:p w14:paraId="5E7ED37D" w14:textId="4284531A" w:rsidR="00C1719A" w:rsidRDefault="00C1719A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6974ED7A" w14:textId="77777777" w:rsidR="00C1719A" w:rsidRDefault="00C1719A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3F639655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C1719A">
        <w:rPr>
          <w:rFonts w:ascii="Times New Roman" w:eastAsia="Times New Roman" w:hAnsi="Times New Roman" w:cs="Times New Roman"/>
          <w:b/>
        </w:rPr>
        <w:t>1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 xml:space="preserve">. Location on the x axis and </w:t>
      </w:r>
      <m:oMath>
        <m:func>
          <m:funcPr>
            <m:ctrlPr>
              <w:rPr>
                <w:rFonts w:ascii="Cambria Math" w:eastAsia="Times New Roman" w:hAnsi="Cambria Math" w:cs="Times New Roman"/>
                <w:i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</w:rPr>
                  <m:t>log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e>
              <m:sub>
                <m:r>
                  <w:rPr>
                    <w:rFonts w:ascii="Cambria Math" w:eastAsia="Times New Roman" w:hAnsi="Cambria Math" w:cs="Times New Roman"/>
                  </w:rPr>
                  <m:t>10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sub>
            </m:sSub>
          </m:fName>
          <m:e>
            <m:r>
              <w:rPr>
                <w:rFonts w:ascii="Cambria Math" w:eastAsia="Times New Roman" w:hAnsi="Cambria Math" w:cs="Times New Roman"/>
              </w:rPr>
              <m:t>P</m:t>
            </m:r>
          </m:e>
        </m:func>
      </m:oMath>
      <w:r w:rsidR="008156B5">
        <w:rPr>
          <w:rFonts w:ascii="Times New Roman" w:eastAsia="Times New Roman" w:hAnsi="Times New Roman" w:cs="Times New Roman"/>
        </w:rPr>
        <w:t xml:space="preserve"> significance on the y axis</w:t>
      </w:r>
      <w:r>
        <w:rPr>
          <w:rFonts w:ascii="Times New Roman" w:eastAsia="Times New Roman" w:hAnsi="Times New Roman" w:cs="Times New Roman"/>
        </w:rPr>
        <w:t>. Significant SNPs</w:t>
      </w:r>
      <w:r w:rsidR="00967672">
        <w:rPr>
          <w:rFonts w:ascii="Times New Roman" w:eastAsia="Times New Roman" w:hAnsi="Times New Roman" w:cs="Times New Roman"/>
        </w:rPr>
        <w:t xml:space="preserve"> on </w:t>
      </w:r>
      <w:r w:rsidR="007D50F7">
        <w:rPr>
          <w:rFonts w:ascii="Times New Roman" w:eastAsia="Times New Roman" w:hAnsi="Times New Roman" w:cs="Times New Roman"/>
        </w:rPr>
        <w:t>C</w:t>
      </w:r>
      <w:r w:rsidR="00967672">
        <w:rPr>
          <w:rFonts w:ascii="Times New Roman" w:eastAsia="Times New Roman" w:hAnsi="Times New Roman" w:cs="Times New Roman"/>
        </w:rPr>
        <w:t>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r w:rsidR="00967672">
        <w:rPr>
          <w:rFonts w:ascii="Times New Roman" w:eastAsia="Times New Roman" w:hAnsi="Times New Roman" w:cs="Times New Roman"/>
        </w:rPr>
        <w:t xml:space="preserve"> </w:t>
      </w:r>
      <w:r w:rsidR="007D50F7">
        <w:rPr>
          <w:rFonts w:ascii="Times New Roman" w:eastAsia="Times New Roman" w:hAnsi="Times New Roman" w:cs="Times New Roman"/>
        </w:rPr>
        <w:t>This</w:t>
      </w:r>
      <w:r w:rsidR="00967672">
        <w:rPr>
          <w:rFonts w:ascii="Times New Roman" w:eastAsia="Times New Roman" w:hAnsi="Times New Roman" w:cs="Times New Roman"/>
        </w:rPr>
        <w:t xml:space="preserve"> region </w:t>
      </w:r>
      <w:r w:rsidR="007D50F7">
        <w:rPr>
          <w:rFonts w:ascii="Times New Roman" w:eastAsia="Times New Roman" w:hAnsi="Times New Roman" w:cs="Times New Roman"/>
        </w:rPr>
        <w:t>is</w:t>
      </w:r>
      <w:r w:rsidR="00967672">
        <w:rPr>
          <w:rFonts w:ascii="Times New Roman" w:eastAsia="Times New Roman" w:hAnsi="Times New Roman" w:cs="Times New Roman"/>
        </w:rPr>
        <w:t xml:space="preserve"> worthy of </w:t>
      </w:r>
      <w:r w:rsidR="007D50F7">
        <w:rPr>
          <w:rFonts w:ascii="Times New Roman" w:eastAsia="Times New Roman" w:hAnsi="Times New Roman" w:cs="Times New Roman"/>
        </w:rPr>
        <w:t>continued</w:t>
      </w:r>
      <w:r w:rsidR="00967672">
        <w:rPr>
          <w:rFonts w:ascii="Times New Roman" w:eastAsia="Times New Roman" w:hAnsi="Times New Roman" w:cs="Times New Roman"/>
        </w:rPr>
        <w:t xml:space="preserve"> exp</w:t>
      </w:r>
      <w:r w:rsidR="00967672">
        <w:rPr>
          <w:rFonts w:ascii="Times New Roman" w:eastAsia="Times New Roman" w:hAnsi="Times New Roman" w:cs="Times New Roman"/>
        </w:rPr>
        <w:t>loratio</w:t>
      </w:r>
      <w:r w:rsidR="007D50F7">
        <w:rPr>
          <w:rFonts w:ascii="Times New Roman" w:eastAsia="Times New Roman" w:hAnsi="Times New Roman" w:cs="Times New Roman"/>
        </w:rPr>
        <w:t>n as many times significant SNPs will indicate a region is associated with a given trait, but the region may not have adequate coverage. High coverage whole genome resequencing is recommended to better survey the region in question.</w:t>
      </w:r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71A5" w14:textId="01E533CC" w:rsidR="00B473D0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C1719A">
        <w:rPr>
          <w:rFonts w:ascii="Times New Roman" w:eastAsia="Times New Roman" w:hAnsi="Times New Roman" w:cs="Times New Roman"/>
          <w:b/>
          <w:bCs/>
        </w:rPr>
        <w:t>16</w:t>
      </w:r>
      <w:r w:rsidR="002D1811">
        <w:rPr>
          <w:rFonts w:ascii="Times New Roman" w:eastAsia="Times New Roman" w:hAnsi="Times New Roman" w:cs="Times New Roman"/>
        </w:rPr>
        <w:t xml:space="preserve">. Histogram of </w:t>
      </w:r>
      <w:r w:rsidR="00C20BFF">
        <w:rPr>
          <w:rFonts w:ascii="Times New Roman" w:eastAsia="Times New Roman" w:hAnsi="Times New Roman" w:cs="Times New Roman"/>
        </w:rPr>
        <w:t xml:space="preserve">male-only and female -only </w:t>
      </w:r>
      <w:r w:rsidR="002D1811">
        <w:rPr>
          <w:rFonts w:ascii="Times New Roman" w:eastAsia="Times New Roman" w:hAnsi="Times New Roman" w:cs="Times New Roman"/>
        </w:rPr>
        <w:t xml:space="preserve">k-mer abundances </w:t>
      </w:r>
      <w:r w:rsidR="00C20BFF">
        <w:rPr>
          <w:rFonts w:ascii="Times New Roman" w:eastAsia="Times New Roman" w:hAnsi="Times New Roman" w:cs="Times New Roman"/>
        </w:rPr>
        <w:t>of</w:t>
      </w:r>
      <w:r w:rsidR="002D1811">
        <w:rPr>
          <w:rFonts w:ascii="Times New Roman" w:eastAsia="Times New Roman" w:hAnsi="Times New Roman" w:cs="Times New Roman"/>
        </w:rPr>
        <w:t xml:space="preserve"> sequencing data. The male sequencing data appears to have a higher abundance k-mers while the female sequencing data has more lower abundance k-mers.</w:t>
      </w:r>
      <w:r w:rsidR="007D50F7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>Low abundance sex-specific k-mers are likely the result of sequencing errors, while the higher abundance male-only k-mer peak indicates the male sample contains real variation only contained within the male sample.</w:t>
      </w: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69B26464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C1719A">
        <w:rPr>
          <w:rFonts w:ascii="Times New Roman" w:eastAsia="Times New Roman" w:hAnsi="Times New Roman" w:cs="Times New Roman"/>
          <w:b/>
          <w:bCs/>
        </w:rPr>
        <w:t>17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containing five or more k-mers</w:t>
      </w:r>
      <w:r w:rsidR="00C20BFF">
        <w:rPr>
          <w:rFonts w:ascii="Times New Roman" w:eastAsia="Times New Roman" w:hAnsi="Times New Roman" w:cs="Times New Roman"/>
        </w:rPr>
        <w:t xml:space="preserve"> to acquire contigs that span roughly 5,000bp</w:t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a </w:t>
      </w:r>
      <w:r w:rsidR="0076215F">
        <w:rPr>
          <w:rFonts w:ascii="Times New Roman" w:eastAsia="Times New Roman" w:hAnsi="Times New Roman" w:cs="Times New Roman"/>
        </w:rPr>
        <w:t>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abundance</w:t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This the male-specific peak at roughly </w:t>
      </w:r>
      <w:proofErr w:type="gramStart"/>
      <w:r w:rsidR="00C20BFF">
        <w:rPr>
          <w:rFonts w:ascii="Times New Roman" w:eastAsia="Times New Roman" w:hAnsi="Times New Roman" w:cs="Times New Roman"/>
        </w:rPr>
        <w:t>half  the</w:t>
      </w:r>
      <w:proofErr w:type="gramEnd"/>
      <w:r w:rsidR="00C20BFF">
        <w:rPr>
          <w:rFonts w:ascii="Times New Roman" w:eastAsia="Times New Roman" w:hAnsi="Times New Roman" w:cs="Times New Roman"/>
        </w:rPr>
        <w:t xml:space="preserve"> abundance of the female-specific peak indicates the male genome contains a large amount of sequencing data not contained in the female genome and provide evidence that </w:t>
      </w:r>
      <w:r w:rsidR="00C20BFF">
        <w:rPr>
          <w:rFonts w:ascii="Times New Roman" w:eastAsia="Times New Roman" w:hAnsi="Times New Roman" w:cs="Times New Roman"/>
        </w:rPr>
        <w:t>male delta smelt may be a heterogametic sex</w:t>
      </w:r>
      <w:r w:rsidR="00C20BFF">
        <w:rPr>
          <w:rFonts w:ascii="Times New Roman" w:eastAsia="Times New Roman" w:hAnsi="Times New Roman" w:cs="Times New Roman"/>
        </w:rPr>
        <w:t xml:space="preserve">.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89C6C5C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C1719A">
        <w:rPr>
          <w:rFonts w:ascii="Times New Roman" w:eastAsia="Times New Roman" w:hAnsi="Times New Roman" w:cs="Times New Roman"/>
          <w:b/>
          <w:bCs/>
        </w:rPr>
        <w:t>18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) All contigs containing 5 or more k-mers B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data.</w:t>
      </w:r>
      <w:r w:rsidR="00C20BFF">
        <w:rPr>
          <w:rFonts w:ascii="Times New Roman" w:eastAsia="Times New Roman" w:hAnsi="Times New Roman" w:cs="Times New Roman"/>
        </w:rPr>
        <w:t xml:space="preserve"> </w:t>
      </w:r>
      <w:r w:rsidR="006D7722">
        <w:rPr>
          <w:rFonts w:ascii="Times New Roman" w:eastAsia="Times New Roman" w:hAnsi="Times New Roman" w:cs="Times New Roman"/>
        </w:rPr>
        <w:t>There are 40 k-mers that show abundance in males but not females. This indicates the male sequencing data contains sex-specific sequences in high abundance that are not contained in the female sequencing data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3-19T13:18:00Z" w:initials="SEKJ">
    <w:p w14:paraId="12C747C9" w14:textId="57096539" w:rsidR="009D326B" w:rsidRDefault="009D326B" w:rsidP="00DB4792">
      <w:pPr>
        <w:pStyle w:val="CommentText"/>
      </w:pPr>
      <w:r>
        <w:rPr>
          <w:rStyle w:val="CommentReference"/>
        </w:rPr>
        <w:annotationRef/>
      </w:r>
      <w:r w:rsidR="00572F39">
        <w:rPr>
          <w:rStyle w:val="CommentReference"/>
        </w:rPr>
        <w:t>Still need</w:t>
      </w:r>
      <w:r>
        <w:t xml:space="preserve"> to update to match steps</w:t>
      </w:r>
      <w:r w:rsidR="00572F39">
        <w:t xml:space="preserve"> </w:t>
      </w:r>
      <w:r w:rsidR="008D4092">
        <w:t xml:space="preserve">so </w:t>
      </w:r>
      <w:r w:rsidR="00572F39">
        <w:t>disregard</w:t>
      </w:r>
    </w:p>
  </w:comment>
  <w:comment w:id="1" w:author="Shannon Erica Kendal Joslin" w:date="2021-06-18T17:58:00Z" w:initials="SEKJ">
    <w:p w14:paraId="47C82E8D" w14:textId="2E6A18FD" w:rsidR="00571167" w:rsidRDefault="00571167">
      <w:pPr>
        <w:pStyle w:val="CommentText"/>
      </w:pPr>
      <w:r>
        <w:rPr>
          <w:rStyle w:val="CommentReference"/>
        </w:rPr>
        <w:annotationRef/>
      </w:r>
      <w:r>
        <w:t>Ensi should double check all of these and add or change anything that she did</w:t>
      </w:r>
    </w:p>
  </w:comment>
  <w:comment w:id="2" w:author="Shannon Erica Kendal Joslin" w:date="2021-06-18T17:59:00Z" w:initials="SEKJ">
    <w:p w14:paraId="06CBCF05" w14:textId="753701C4" w:rsidR="00571167" w:rsidRDefault="00571167">
      <w:pPr>
        <w:pStyle w:val="CommentText"/>
      </w:pPr>
      <w:r>
        <w:rPr>
          <w:rStyle w:val="CommentReference"/>
        </w:rPr>
        <w:annotationRef/>
      </w:r>
      <w:r>
        <w:t>Should I take this section out?</w:t>
      </w:r>
    </w:p>
  </w:comment>
  <w:comment w:id="3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4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  <w:comment w:id="5" w:author="Shannon Erica Kendal Joslin" w:date="2021-06-16T14:45:00Z" w:initials="SEKJ">
    <w:p w14:paraId="41A9628A" w14:textId="6E5A1A82" w:rsidR="00766D63" w:rsidRDefault="00766D63">
      <w:pPr>
        <w:pStyle w:val="CommentText"/>
      </w:pPr>
      <w:r>
        <w:rPr>
          <w:rStyle w:val="CommentReference"/>
        </w:rPr>
        <w:annotationRef/>
      </w:r>
      <w:r>
        <w:t xml:space="preserve">Which of the above do you think best shows what I’m trying to say? The top figure is parametric </w:t>
      </w:r>
      <w:proofErr w:type="gramStart"/>
      <w:r>
        <w:t>CI</w:t>
      </w:r>
      <w:proofErr w:type="gramEnd"/>
      <w:r>
        <w:t xml:space="preserve"> and the bottom is jackknife CI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C747C9" w15:done="0"/>
  <w15:commentEx w15:paraId="47C82E8D" w15:done="0"/>
  <w15:commentEx w15:paraId="06CBCF05" w15:done="0"/>
  <w15:commentEx w15:paraId="514175DA" w15:done="0"/>
  <w15:commentEx w15:paraId="7B194C1B" w15:done="0"/>
  <w15:commentEx w15:paraId="41A9628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F230A" w16cex:dateUtc="2021-03-19T20:18:00Z"/>
  <w16cex:commentExtensible w16cex:durableId="24775D2B" w16cex:dateUtc="2021-06-19T00:58:00Z"/>
  <w16cex:commentExtensible w16cex:durableId="24775D89" w16cex:dateUtc="2021-06-19T00:59:00Z"/>
  <w16cex:commentExtensible w16cex:durableId="24735985" w16cex:dateUtc="2021-06-15T23:53:00Z"/>
  <w16cex:commentExtensible w16cex:durableId="2473597C" w16cex:dateUtc="2021-06-15T23:53:00Z"/>
  <w16cex:commentExtensible w16cex:durableId="24748D13" w16cex:dateUtc="2021-06-16T21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C747C9" w16cid:durableId="23FF230A"/>
  <w16cid:commentId w16cid:paraId="47C82E8D" w16cid:durableId="24775D2B"/>
  <w16cid:commentId w16cid:paraId="06CBCF05" w16cid:durableId="24775D89"/>
  <w16cid:commentId w16cid:paraId="514175DA" w16cid:durableId="24735985"/>
  <w16cid:commentId w16cid:paraId="7B194C1B" w16cid:durableId="2473597C"/>
  <w16cid:commentId w16cid:paraId="41A9628A" w16cid:durableId="24748D1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B5B5D"/>
    <w:rsid w:val="002B6D24"/>
    <w:rsid w:val="002D1811"/>
    <w:rsid w:val="002D3875"/>
    <w:rsid w:val="002D5959"/>
    <w:rsid w:val="00307A26"/>
    <w:rsid w:val="00316F57"/>
    <w:rsid w:val="00347CD2"/>
    <w:rsid w:val="003B6B00"/>
    <w:rsid w:val="003C4CB2"/>
    <w:rsid w:val="00474086"/>
    <w:rsid w:val="004931D8"/>
    <w:rsid w:val="004B4C46"/>
    <w:rsid w:val="00571167"/>
    <w:rsid w:val="00572F39"/>
    <w:rsid w:val="00582AE6"/>
    <w:rsid w:val="005F62B1"/>
    <w:rsid w:val="00626557"/>
    <w:rsid w:val="006306DA"/>
    <w:rsid w:val="006702BB"/>
    <w:rsid w:val="006C0B0D"/>
    <w:rsid w:val="006D7722"/>
    <w:rsid w:val="00704EFA"/>
    <w:rsid w:val="0076215F"/>
    <w:rsid w:val="00766D63"/>
    <w:rsid w:val="00786D72"/>
    <w:rsid w:val="007872A2"/>
    <w:rsid w:val="007C332B"/>
    <w:rsid w:val="007D50F7"/>
    <w:rsid w:val="008156B5"/>
    <w:rsid w:val="008D4092"/>
    <w:rsid w:val="008F2E25"/>
    <w:rsid w:val="00905DC8"/>
    <w:rsid w:val="00912A7B"/>
    <w:rsid w:val="00925631"/>
    <w:rsid w:val="0094649F"/>
    <w:rsid w:val="00967672"/>
    <w:rsid w:val="0099542E"/>
    <w:rsid w:val="009B34E3"/>
    <w:rsid w:val="009C17B6"/>
    <w:rsid w:val="009D326B"/>
    <w:rsid w:val="009E0EB8"/>
    <w:rsid w:val="00A27A39"/>
    <w:rsid w:val="00A42FA1"/>
    <w:rsid w:val="00A71DBE"/>
    <w:rsid w:val="00A91CAB"/>
    <w:rsid w:val="00AA55ED"/>
    <w:rsid w:val="00B364D1"/>
    <w:rsid w:val="00B473D0"/>
    <w:rsid w:val="00B517DD"/>
    <w:rsid w:val="00B54A60"/>
    <w:rsid w:val="00B710ED"/>
    <w:rsid w:val="00BA221E"/>
    <w:rsid w:val="00C10B64"/>
    <w:rsid w:val="00C1719A"/>
    <w:rsid w:val="00C20BFF"/>
    <w:rsid w:val="00C825EE"/>
    <w:rsid w:val="00CC3531"/>
    <w:rsid w:val="00CC7426"/>
    <w:rsid w:val="00D87783"/>
    <w:rsid w:val="00DB4792"/>
    <w:rsid w:val="00E83439"/>
    <w:rsid w:val="00EA5D80"/>
    <w:rsid w:val="00EB0AE9"/>
    <w:rsid w:val="00F04084"/>
    <w:rsid w:val="00F569D9"/>
    <w:rsid w:val="00F87557"/>
    <w:rsid w:val="00FB0DDC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D50F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6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microsoft.com/office/2011/relationships/people" Target="people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27</Pages>
  <Words>3612</Words>
  <Characters>20591</Characters>
  <Application>Microsoft Office Word</Application>
  <DocSecurity>0</DocSecurity>
  <Lines>171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Shannon Erica Kendal Joslin</cp:lastModifiedBy>
  <cp:revision>7</cp:revision>
  <dcterms:created xsi:type="dcterms:W3CDTF">2021-06-16T17:08:00Z</dcterms:created>
  <dcterms:modified xsi:type="dcterms:W3CDTF">2021-06-21T16:41:00Z</dcterms:modified>
</cp:coreProperties>
</file>